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Pr="009E5187" w:rsidR="00282C05" w:rsidRDefault="009E5187" w14:paraId="5FAAABA6" w14:textId="5E01D43A">
      <w:pPr>
        <w:rPr>
          <w:b/>
          <w:bCs/>
          <w:sz w:val="32"/>
          <w:szCs w:val="32"/>
        </w:rPr>
      </w:pPr>
      <w:r w:rsidRPr="009E5187">
        <w:rPr>
          <w:b/>
          <w:bCs/>
          <w:sz w:val="32"/>
          <w:szCs w:val="32"/>
        </w:rPr>
        <w:t>Kernwapens en Europese Veiligheid</w:t>
      </w:r>
    </w:p>
    <w:p w:rsidR="0035171D" w:rsidRDefault="00C67F46" w14:paraId="77D2EFCC" w14:textId="268966D1">
      <w:r>
        <w:t>Dr. Paul van Hooft</w:t>
      </w:r>
    </w:p>
    <w:p w:rsidR="00C67F46" w:rsidRDefault="009E5187" w14:paraId="0489E57A" w14:textId="094005AE">
      <w:r>
        <w:t>Commissie Buitenlandse Zaken, 15 februari 2024</w:t>
      </w:r>
    </w:p>
    <w:p w:rsidR="009A0B98" w:rsidP="0035171D" w:rsidRDefault="009A0B98" w14:paraId="164F938C" w14:textId="75D7534B">
      <w:pPr>
        <w:pStyle w:val="Lijstalinea"/>
        <w:numPr>
          <w:ilvl w:val="0"/>
          <w:numId w:val="2"/>
        </w:numPr>
        <w:rPr>
          <w:b/>
          <w:bCs/>
        </w:rPr>
      </w:pPr>
      <w:r w:rsidRPr="00E50EF9">
        <w:rPr>
          <w:b/>
          <w:bCs/>
        </w:rPr>
        <w:t xml:space="preserve">Samengevat: </w:t>
      </w:r>
      <w:r w:rsidR="009B16E0">
        <w:rPr>
          <w:b/>
          <w:bCs/>
        </w:rPr>
        <w:t xml:space="preserve"> recente</w:t>
      </w:r>
      <w:r w:rsidRPr="00E50EF9">
        <w:rPr>
          <w:b/>
          <w:bCs/>
        </w:rPr>
        <w:t xml:space="preserve"> ontwikkelingen met betrekking tot kernwapens en wapenbeheersing in Europa en wereldwijd zijn zeer zorgwekkend. Europ</w:t>
      </w:r>
      <w:r w:rsidR="00136B4D">
        <w:rPr>
          <w:b/>
          <w:bCs/>
        </w:rPr>
        <w:t>ese staten kunnen</w:t>
      </w:r>
      <w:r w:rsidRPr="00E50EF9">
        <w:rPr>
          <w:b/>
          <w:bCs/>
        </w:rPr>
        <w:t xml:space="preserve"> niet wachten op de Verenigde Staten, maar moet meer doen om</w:t>
      </w:r>
      <w:r w:rsidR="00614DEA">
        <w:rPr>
          <w:b/>
          <w:bCs/>
        </w:rPr>
        <w:t xml:space="preserve"> hun</w:t>
      </w:r>
      <w:r w:rsidRPr="00E50EF9">
        <w:rPr>
          <w:b/>
          <w:bCs/>
        </w:rPr>
        <w:t xml:space="preserve"> eigen (conventionele) afschrikking te versterken</w:t>
      </w:r>
      <w:r w:rsidR="001A5318">
        <w:rPr>
          <w:b/>
          <w:bCs/>
        </w:rPr>
        <w:t xml:space="preserve">. </w:t>
      </w:r>
      <w:r w:rsidR="00DC0800">
        <w:rPr>
          <w:b/>
          <w:bCs/>
        </w:rPr>
        <w:t>T</w:t>
      </w:r>
      <w:r w:rsidRPr="00E50EF9">
        <w:rPr>
          <w:b/>
          <w:bCs/>
        </w:rPr>
        <w:t>egelijkertijd</w:t>
      </w:r>
      <w:r w:rsidRPr="00E50EF9" w:rsidR="00EF1C06">
        <w:rPr>
          <w:b/>
          <w:bCs/>
        </w:rPr>
        <w:t xml:space="preserve"> moet</w:t>
      </w:r>
      <w:r w:rsidRPr="00E50EF9">
        <w:rPr>
          <w:b/>
          <w:bCs/>
        </w:rPr>
        <w:t xml:space="preserve"> </w:t>
      </w:r>
      <w:r w:rsidR="00DC0800">
        <w:rPr>
          <w:b/>
          <w:bCs/>
        </w:rPr>
        <w:t>Europa</w:t>
      </w:r>
      <w:r w:rsidR="00614DEA">
        <w:rPr>
          <w:b/>
          <w:bCs/>
        </w:rPr>
        <w:t>, zowel afzonderlijke staten als de Europese Unie,</w:t>
      </w:r>
      <w:r w:rsidR="00DC0800">
        <w:rPr>
          <w:b/>
          <w:bCs/>
        </w:rPr>
        <w:t xml:space="preserve"> </w:t>
      </w:r>
      <w:r w:rsidRPr="00E50EF9">
        <w:rPr>
          <w:b/>
          <w:bCs/>
        </w:rPr>
        <w:t>blijven proberen het wapenbeheersingsregime in leven te houden.</w:t>
      </w:r>
    </w:p>
    <w:p w:rsidRPr="00E50EF9" w:rsidR="00C22472" w:rsidP="00C22472" w:rsidRDefault="00C22472" w14:paraId="1159847E" w14:textId="77777777">
      <w:pPr>
        <w:pStyle w:val="Lijstalinea"/>
        <w:rPr>
          <w:b/>
          <w:bCs/>
        </w:rPr>
      </w:pPr>
    </w:p>
    <w:p w:rsidR="0035171D" w:rsidP="0035171D" w:rsidRDefault="00471CC4" w14:paraId="0B3F46A3" w14:textId="4860FFB8">
      <w:pPr>
        <w:pStyle w:val="Lijstalinea"/>
        <w:numPr>
          <w:ilvl w:val="0"/>
          <w:numId w:val="2"/>
        </w:numPr>
      </w:pPr>
      <w:r w:rsidRPr="003E457D">
        <w:rPr>
          <w:b/>
          <w:bCs/>
        </w:rPr>
        <w:t>Rusland maakt vaker gebruik van expliciete en impliciete dreigingen met  kernwapen</w:t>
      </w:r>
      <w:r w:rsidR="00446F09">
        <w:rPr>
          <w:b/>
          <w:bCs/>
        </w:rPr>
        <w:t>s</w:t>
      </w:r>
      <w:r>
        <w:t xml:space="preserve">, niet alleen na de invasie van </w:t>
      </w:r>
      <w:r w:rsidR="009A0B98">
        <w:t>Oekraïne</w:t>
      </w:r>
      <w:r>
        <w:t xml:space="preserve"> in 2022, maar ook daarvoor al.</w:t>
      </w:r>
      <w:r w:rsidR="00111EC1">
        <w:t xml:space="preserve"> </w:t>
      </w:r>
      <w:r>
        <w:t>Door te beweren d</w:t>
      </w:r>
      <w:r w:rsidR="009A0B98">
        <w:t xml:space="preserve">at gebieden in de </w:t>
      </w:r>
      <w:proofErr w:type="spellStart"/>
      <w:r w:rsidRPr="009A0B98" w:rsidR="009A0B98">
        <w:t>Donetsk</w:t>
      </w:r>
      <w:proofErr w:type="spellEnd"/>
      <w:r w:rsidRPr="009A0B98" w:rsidR="009A0B98">
        <w:t xml:space="preserve">, </w:t>
      </w:r>
      <w:proofErr w:type="spellStart"/>
      <w:r w:rsidR="00FB3EE0">
        <w:t>C</w:t>
      </w:r>
      <w:r w:rsidRPr="009A0B98" w:rsidR="009A0B98">
        <w:t>herson</w:t>
      </w:r>
      <w:proofErr w:type="spellEnd"/>
      <w:r w:rsidRPr="009A0B98" w:rsidR="009A0B98">
        <w:t xml:space="preserve">, </w:t>
      </w:r>
      <w:proofErr w:type="spellStart"/>
      <w:r w:rsidRPr="009A0B98" w:rsidR="009A0B98">
        <w:t>L</w:t>
      </w:r>
      <w:r w:rsidR="00C24283">
        <w:t>oe</w:t>
      </w:r>
      <w:r w:rsidRPr="009A0B98" w:rsidR="009A0B98">
        <w:t>hansk</w:t>
      </w:r>
      <w:proofErr w:type="spellEnd"/>
      <w:r w:rsidRPr="009A0B98" w:rsidR="009A0B98">
        <w:t xml:space="preserve"> </w:t>
      </w:r>
      <w:r w:rsidR="009A0B98">
        <w:t xml:space="preserve">en </w:t>
      </w:r>
      <w:proofErr w:type="spellStart"/>
      <w:r w:rsidRPr="009A0B98" w:rsidR="009A0B98">
        <w:t>Zaporizhzhia</w:t>
      </w:r>
      <w:proofErr w:type="spellEnd"/>
      <w:r w:rsidR="009A0B98">
        <w:t xml:space="preserve"> nu Russisch grondgebied zijn, hee</w:t>
      </w:r>
      <w:r w:rsidR="002B5CCC">
        <w:t>f</w:t>
      </w:r>
      <w:r w:rsidR="009A0B98">
        <w:t>t Rusland</w:t>
      </w:r>
      <w:r w:rsidR="00540CCD">
        <w:t xml:space="preserve">  meer</w:t>
      </w:r>
      <w:r w:rsidR="009A0B98">
        <w:t xml:space="preserve"> zogenaamde aanleidingen voor </w:t>
      </w:r>
      <w:r w:rsidR="00540CCD">
        <w:t>potentiële</w:t>
      </w:r>
      <w:r w:rsidR="00E45699">
        <w:t xml:space="preserve"> </w:t>
      </w:r>
      <w:r w:rsidR="009A0B98">
        <w:t>escalatie</w:t>
      </w:r>
      <w:r w:rsidR="00540CCD">
        <w:t xml:space="preserve"> naar het nucleaire niveau</w:t>
      </w:r>
      <w:r w:rsidRPr="009A0B98" w:rsidR="009A0B98">
        <w:t>.</w:t>
      </w:r>
      <w:r w:rsidR="009A0B98">
        <w:t xml:space="preserve"> </w:t>
      </w:r>
      <w:r>
        <w:t xml:space="preserve">Het heeft ook </w:t>
      </w:r>
      <w:r w:rsidRPr="005F4F35">
        <w:rPr>
          <w:i/>
          <w:iCs/>
        </w:rPr>
        <w:t>waarschijnlijk</w:t>
      </w:r>
      <w:r>
        <w:t xml:space="preserve"> kernwapens in Belarus geplaatst,</w:t>
      </w:r>
      <w:r w:rsidR="00D721B1">
        <w:t xml:space="preserve"> echter</w:t>
      </w:r>
      <w:r>
        <w:t xml:space="preserve"> zonder operationele controle over te dragen</w:t>
      </w:r>
      <w:r w:rsidR="006E12CF">
        <w:t xml:space="preserve"> (die blijft voorbehouden aan de Russische president)</w:t>
      </w:r>
      <w:r>
        <w:t xml:space="preserve">. Tegelijkertijd is </w:t>
      </w:r>
      <w:r w:rsidRPr="003E457D">
        <w:rPr>
          <w:b/>
          <w:bCs/>
        </w:rPr>
        <w:t>het wapenbeheersingsregime</w:t>
      </w:r>
      <w:r>
        <w:t xml:space="preserve"> dat tijdens en in de nasleep van de Koude Oorlog is opgebouwd </w:t>
      </w:r>
      <w:r w:rsidRPr="003E457D">
        <w:rPr>
          <w:b/>
          <w:bCs/>
        </w:rPr>
        <w:t>uit elkaar gevallen</w:t>
      </w:r>
      <w:r>
        <w:t xml:space="preserve">: met het </w:t>
      </w:r>
      <w:r w:rsidRPr="00C67F46">
        <w:rPr>
          <w:i/>
          <w:iCs/>
        </w:rPr>
        <w:t>Anti-</w:t>
      </w:r>
      <w:proofErr w:type="spellStart"/>
      <w:r w:rsidRPr="00C67F46">
        <w:rPr>
          <w:i/>
          <w:iCs/>
        </w:rPr>
        <w:t>Ballistic</w:t>
      </w:r>
      <w:proofErr w:type="spellEnd"/>
      <w:r w:rsidRPr="00C67F46">
        <w:rPr>
          <w:i/>
          <w:iCs/>
        </w:rPr>
        <w:t xml:space="preserve"> </w:t>
      </w:r>
      <w:proofErr w:type="spellStart"/>
      <w:r w:rsidRPr="00C67F46">
        <w:rPr>
          <w:i/>
          <w:iCs/>
        </w:rPr>
        <w:t>Missile</w:t>
      </w:r>
      <w:proofErr w:type="spellEnd"/>
      <w:r w:rsidRPr="00C67F46">
        <w:rPr>
          <w:i/>
          <w:iCs/>
        </w:rPr>
        <w:t xml:space="preserve"> </w:t>
      </w:r>
      <w:proofErr w:type="spellStart"/>
      <w:r w:rsidRPr="00C67F46">
        <w:rPr>
          <w:i/>
          <w:iCs/>
        </w:rPr>
        <w:t>Treaty</w:t>
      </w:r>
      <w:proofErr w:type="spellEnd"/>
      <w:r>
        <w:t xml:space="preserve"> (</w:t>
      </w:r>
      <w:r w:rsidR="00B6621B">
        <w:t xml:space="preserve">door VS verlaten in </w:t>
      </w:r>
      <w:r>
        <w:t>200</w:t>
      </w:r>
      <w:r w:rsidR="00B6621B">
        <w:t>2</w:t>
      </w:r>
      <w:r>
        <w:t xml:space="preserve">); </w:t>
      </w:r>
      <w:proofErr w:type="spellStart"/>
      <w:r w:rsidRPr="00C67F46">
        <w:rPr>
          <w:i/>
          <w:iCs/>
        </w:rPr>
        <w:t>Intermediate</w:t>
      </w:r>
      <w:proofErr w:type="spellEnd"/>
      <w:r w:rsidRPr="00C67F46">
        <w:rPr>
          <w:i/>
          <w:iCs/>
        </w:rPr>
        <w:t xml:space="preserve"> range </w:t>
      </w:r>
      <w:proofErr w:type="spellStart"/>
      <w:r w:rsidRPr="00C67F46">
        <w:rPr>
          <w:i/>
          <w:iCs/>
        </w:rPr>
        <w:t>Nuclear</w:t>
      </w:r>
      <w:proofErr w:type="spellEnd"/>
      <w:r w:rsidRPr="00C67F46">
        <w:rPr>
          <w:i/>
          <w:iCs/>
        </w:rPr>
        <w:t xml:space="preserve"> </w:t>
      </w:r>
      <w:proofErr w:type="spellStart"/>
      <w:r w:rsidRPr="00C67F46">
        <w:rPr>
          <w:i/>
          <w:iCs/>
        </w:rPr>
        <w:t>Forces</w:t>
      </w:r>
      <w:proofErr w:type="spellEnd"/>
      <w:r w:rsidRPr="00C67F46">
        <w:rPr>
          <w:i/>
          <w:iCs/>
        </w:rPr>
        <w:t xml:space="preserve"> </w:t>
      </w:r>
      <w:proofErr w:type="spellStart"/>
      <w:r w:rsidRPr="00C67F46">
        <w:rPr>
          <w:i/>
          <w:iCs/>
        </w:rPr>
        <w:t>Treaty</w:t>
      </w:r>
      <w:proofErr w:type="spellEnd"/>
      <w:r>
        <w:t xml:space="preserve"> (</w:t>
      </w:r>
      <w:r w:rsidR="00B6621B">
        <w:t>door Rusland en VS verla</w:t>
      </w:r>
      <w:r w:rsidR="00186605">
        <w:t>t</w:t>
      </w:r>
      <w:r w:rsidR="00B6621B">
        <w:t xml:space="preserve">en in </w:t>
      </w:r>
      <w:r>
        <w:t>20</w:t>
      </w:r>
      <w:r w:rsidR="00186605">
        <w:t>19</w:t>
      </w:r>
      <w:r>
        <w:t xml:space="preserve">; </w:t>
      </w:r>
      <w:proofErr w:type="spellStart"/>
      <w:r w:rsidRPr="00647A62" w:rsidR="00647A62">
        <w:rPr>
          <w:i/>
          <w:iCs/>
        </w:rPr>
        <w:t>Treaty</w:t>
      </w:r>
      <w:proofErr w:type="spellEnd"/>
      <w:r w:rsidRPr="00647A62" w:rsidR="00647A62">
        <w:rPr>
          <w:i/>
          <w:iCs/>
        </w:rPr>
        <w:t xml:space="preserve"> on</w:t>
      </w:r>
      <w:r w:rsidR="00647A62">
        <w:t xml:space="preserve"> </w:t>
      </w:r>
      <w:proofErr w:type="spellStart"/>
      <w:r w:rsidRPr="00C67F46">
        <w:rPr>
          <w:i/>
          <w:iCs/>
        </w:rPr>
        <w:t>Conventional</w:t>
      </w:r>
      <w:proofErr w:type="spellEnd"/>
      <w:r w:rsidRPr="00C67F46">
        <w:rPr>
          <w:i/>
          <w:iCs/>
        </w:rPr>
        <w:t xml:space="preserve"> </w:t>
      </w:r>
      <w:proofErr w:type="spellStart"/>
      <w:r w:rsidR="00647A62">
        <w:rPr>
          <w:i/>
          <w:iCs/>
        </w:rPr>
        <w:t>Armed</w:t>
      </w:r>
      <w:proofErr w:type="spellEnd"/>
      <w:r w:rsidR="00647A62">
        <w:rPr>
          <w:i/>
          <w:iCs/>
        </w:rPr>
        <w:t xml:space="preserve"> </w:t>
      </w:r>
      <w:proofErr w:type="spellStart"/>
      <w:r w:rsidRPr="00C67F46">
        <w:rPr>
          <w:i/>
          <w:iCs/>
        </w:rPr>
        <w:t>Forces</w:t>
      </w:r>
      <w:proofErr w:type="spellEnd"/>
      <w:r w:rsidRPr="00C67F46">
        <w:rPr>
          <w:i/>
          <w:iCs/>
        </w:rPr>
        <w:t xml:space="preserve"> </w:t>
      </w:r>
      <w:r w:rsidR="00647A62">
        <w:rPr>
          <w:i/>
          <w:iCs/>
        </w:rPr>
        <w:t xml:space="preserve">in </w:t>
      </w:r>
      <w:r w:rsidRPr="00C67F46">
        <w:rPr>
          <w:i/>
          <w:iCs/>
        </w:rPr>
        <w:t>Europe</w:t>
      </w:r>
      <w:r>
        <w:t xml:space="preserve"> (</w:t>
      </w:r>
      <w:r w:rsidR="00186605">
        <w:t>Rusland in</w:t>
      </w:r>
      <w:r w:rsidR="00B90524">
        <w:t xml:space="preserve"> gebreke sinds in</w:t>
      </w:r>
      <w:r w:rsidR="00186605">
        <w:t xml:space="preserve"> </w:t>
      </w:r>
      <w:r>
        <w:t xml:space="preserve">2007, </w:t>
      </w:r>
      <w:r w:rsidR="00186605">
        <w:t xml:space="preserve">verlaten door VS in </w:t>
      </w:r>
      <w:r>
        <w:t>2023)</w:t>
      </w:r>
      <w:r w:rsidR="00186605">
        <w:t xml:space="preserve">; </w:t>
      </w:r>
      <w:r w:rsidRPr="00CF48D1" w:rsidR="00186605">
        <w:rPr>
          <w:i/>
          <w:iCs/>
        </w:rPr>
        <w:t xml:space="preserve">Open Skies </w:t>
      </w:r>
      <w:proofErr w:type="spellStart"/>
      <w:r w:rsidRPr="00CF48D1" w:rsidR="00186605">
        <w:rPr>
          <w:i/>
          <w:iCs/>
        </w:rPr>
        <w:t>Treaty</w:t>
      </w:r>
      <w:proofErr w:type="spellEnd"/>
      <w:r w:rsidR="00186605">
        <w:t xml:space="preserve"> (</w:t>
      </w:r>
      <w:r w:rsidR="007C0265">
        <w:t>door</w:t>
      </w:r>
      <w:r w:rsidR="000540F0">
        <w:t xml:space="preserve"> VS verlaten in 2020, door</w:t>
      </w:r>
      <w:r w:rsidR="007C0265">
        <w:t xml:space="preserve"> Rusland verlaten in 2021);</w:t>
      </w:r>
      <w:r>
        <w:t xml:space="preserve"> </w:t>
      </w:r>
      <w:r w:rsidRPr="00C67F46">
        <w:rPr>
          <w:i/>
          <w:iCs/>
        </w:rPr>
        <w:t>New</w:t>
      </w:r>
      <w:r>
        <w:t xml:space="preserve"> </w:t>
      </w:r>
      <w:r w:rsidRPr="00C67F46">
        <w:rPr>
          <w:i/>
          <w:iCs/>
        </w:rPr>
        <w:t>START</w:t>
      </w:r>
      <w:r>
        <w:t xml:space="preserve"> (</w:t>
      </w:r>
      <w:r w:rsidR="00752C5D">
        <w:t>Rusland heeft medewerking opgezegd in 2023, status onzeker</w:t>
      </w:r>
      <w:r>
        <w:t>).</w:t>
      </w:r>
      <w:r w:rsidR="009A0B98">
        <w:t xml:space="preserve">  </w:t>
      </w:r>
      <w:r w:rsidR="00752C5D">
        <w:t>D</w:t>
      </w:r>
      <w:r w:rsidR="009A0B98">
        <w:t xml:space="preserve">e Verenigde Staten </w:t>
      </w:r>
      <w:r w:rsidR="00752C5D">
        <w:t xml:space="preserve">aarzelt </w:t>
      </w:r>
      <w:r w:rsidR="009A0B98">
        <w:t>of het bilateraal met Rusland wil onderhandelen</w:t>
      </w:r>
      <w:r w:rsidR="00752C5D">
        <w:t xml:space="preserve"> over voortzetting van eerdere</w:t>
      </w:r>
      <w:r w:rsidR="005F4F35">
        <w:t xml:space="preserve"> of</w:t>
      </w:r>
      <w:r w:rsidR="00752C5D">
        <w:t xml:space="preserve"> </w:t>
      </w:r>
      <w:r w:rsidR="00A81857">
        <w:t xml:space="preserve">lopende </w:t>
      </w:r>
      <w:r w:rsidR="00752C5D">
        <w:t>verdragen of over</w:t>
      </w:r>
      <w:r w:rsidR="009F3BE2">
        <w:t xml:space="preserve"> het afsluiten</w:t>
      </w:r>
      <w:r w:rsidR="00752C5D">
        <w:t xml:space="preserve"> </w:t>
      </w:r>
      <w:r w:rsidR="00D04C35">
        <w:t xml:space="preserve">van </w:t>
      </w:r>
      <w:r w:rsidR="00752C5D">
        <w:t>nieuwe verdragen</w:t>
      </w:r>
      <w:r w:rsidR="00D04C35">
        <w:t>,</w:t>
      </w:r>
      <w:r w:rsidR="00752C5D">
        <w:t xml:space="preserve"> als </w:t>
      </w:r>
      <w:r w:rsidR="009A0B98">
        <w:t xml:space="preserve">China </w:t>
      </w:r>
      <w:r w:rsidR="00752C5D">
        <w:t>daar niet bij betrokken zou zijn</w:t>
      </w:r>
      <w:r w:rsidR="009A0B98">
        <w:t xml:space="preserve">. </w:t>
      </w:r>
    </w:p>
    <w:p w:rsidR="00C22472" w:rsidP="00C22472" w:rsidRDefault="00C22472" w14:paraId="0BEF3310" w14:textId="77777777">
      <w:pPr>
        <w:pStyle w:val="Lijstalinea"/>
      </w:pPr>
    </w:p>
    <w:p w:rsidR="00C67F46" w:rsidP="00C67F46" w:rsidRDefault="00EF1C06" w14:paraId="1794316B" w14:textId="57CC6D8F">
      <w:pPr>
        <w:pStyle w:val="Lijstalinea"/>
        <w:numPr>
          <w:ilvl w:val="0"/>
          <w:numId w:val="2"/>
        </w:numPr>
      </w:pPr>
      <w:r w:rsidRPr="00E50EF9">
        <w:rPr>
          <w:b/>
          <w:bCs/>
        </w:rPr>
        <w:t xml:space="preserve">Niet alleen </w:t>
      </w:r>
      <w:r w:rsidR="008D6196">
        <w:rPr>
          <w:b/>
          <w:bCs/>
        </w:rPr>
        <w:t xml:space="preserve">zijn </w:t>
      </w:r>
      <w:r w:rsidRPr="00E50EF9">
        <w:rPr>
          <w:b/>
          <w:bCs/>
        </w:rPr>
        <w:t>de Russische dreigingen</w:t>
      </w:r>
      <w:r w:rsidRPr="00E50EF9" w:rsidR="006F258B">
        <w:rPr>
          <w:b/>
          <w:bCs/>
        </w:rPr>
        <w:t xml:space="preserve"> </w:t>
      </w:r>
      <w:r w:rsidR="00835DB2">
        <w:rPr>
          <w:b/>
          <w:bCs/>
        </w:rPr>
        <w:t xml:space="preserve"> in het bijzonder</w:t>
      </w:r>
      <w:r w:rsidRPr="00E50EF9" w:rsidR="006F258B">
        <w:rPr>
          <w:b/>
          <w:bCs/>
        </w:rPr>
        <w:t xml:space="preserve"> voor Europa gevaarlijk</w:t>
      </w:r>
      <w:r w:rsidRPr="00E50EF9">
        <w:rPr>
          <w:b/>
          <w:bCs/>
        </w:rPr>
        <w:t>,</w:t>
      </w:r>
      <w:r w:rsidR="005F4F35">
        <w:rPr>
          <w:b/>
          <w:bCs/>
        </w:rPr>
        <w:t xml:space="preserve"> </w:t>
      </w:r>
      <w:r w:rsidRPr="00E50EF9">
        <w:rPr>
          <w:b/>
          <w:bCs/>
        </w:rPr>
        <w:t xml:space="preserve">ook </w:t>
      </w:r>
      <w:r w:rsidR="006C4774">
        <w:rPr>
          <w:b/>
          <w:bCs/>
        </w:rPr>
        <w:t xml:space="preserve">vormt </w:t>
      </w:r>
      <w:r w:rsidRPr="00E50EF9">
        <w:rPr>
          <w:b/>
          <w:bCs/>
        </w:rPr>
        <w:t xml:space="preserve">het uiteenvallen van het </w:t>
      </w:r>
      <w:r w:rsidR="006C4774">
        <w:rPr>
          <w:b/>
          <w:bCs/>
        </w:rPr>
        <w:t xml:space="preserve">bestaande </w:t>
      </w:r>
      <w:r w:rsidRPr="00E50EF9">
        <w:rPr>
          <w:b/>
          <w:bCs/>
        </w:rPr>
        <w:t>wapenbeheersingsregime</w:t>
      </w:r>
      <w:r w:rsidR="00B9415D">
        <w:rPr>
          <w:b/>
          <w:bCs/>
        </w:rPr>
        <w:t>,</w:t>
      </w:r>
      <w:r w:rsidRPr="00E50EF9">
        <w:rPr>
          <w:b/>
          <w:bCs/>
        </w:rPr>
        <w:t xml:space="preserve"> </w:t>
      </w:r>
      <w:r w:rsidR="00314A08">
        <w:rPr>
          <w:b/>
          <w:bCs/>
        </w:rPr>
        <w:t>dat zich richtte</w:t>
      </w:r>
      <w:r w:rsidRPr="00E50EF9" w:rsidR="006F258B">
        <w:rPr>
          <w:b/>
          <w:bCs/>
        </w:rPr>
        <w:t xml:space="preserve"> </w:t>
      </w:r>
      <w:r w:rsidR="008037DC">
        <w:rPr>
          <w:b/>
          <w:bCs/>
        </w:rPr>
        <w:t xml:space="preserve">op </w:t>
      </w:r>
      <w:r w:rsidRPr="00E50EF9" w:rsidR="006F258B">
        <w:rPr>
          <w:b/>
          <w:bCs/>
        </w:rPr>
        <w:t xml:space="preserve">sommige </w:t>
      </w:r>
      <w:r w:rsidR="006C4774">
        <w:rPr>
          <w:b/>
          <w:bCs/>
        </w:rPr>
        <w:t xml:space="preserve">van deze </w:t>
      </w:r>
      <w:r w:rsidRPr="00E50EF9" w:rsidR="006F258B">
        <w:rPr>
          <w:b/>
          <w:bCs/>
        </w:rPr>
        <w:t>wapens</w:t>
      </w:r>
      <w:r w:rsidRPr="00E50EF9" w:rsidR="00E50EF9">
        <w:rPr>
          <w:b/>
          <w:bCs/>
        </w:rPr>
        <w:t xml:space="preserve"> die eerder in</w:t>
      </w:r>
      <w:r w:rsidR="008D6196">
        <w:rPr>
          <w:b/>
          <w:bCs/>
        </w:rPr>
        <w:t xml:space="preserve"> en tegen</w:t>
      </w:r>
      <w:r w:rsidRPr="00E50EF9" w:rsidR="00E50EF9">
        <w:rPr>
          <w:b/>
          <w:bCs/>
        </w:rPr>
        <w:t xml:space="preserve"> Europa gebruikt kunnen worden</w:t>
      </w:r>
      <w:r w:rsidR="006C4774">
        <w:rPr>
          <w:b/>
          <w:bCs/>
        </w:rPr>
        <w:t xml:space="preserve">, een </w:t>
      </w:r>
      <w:r w:rsidR="001A5318">
        <w:rPr>
          <w:b/>
          <w:bCs/>
        </w:rPr>
        <w:t xml:space="preserve">bijzondere </w:t>
      </w:r>
      <w:r w:rsidR="001C1E2D">
        <w:rPr>
          <w:b/>
          <w:bCs/>
        </w:rPr>
        <w:t>dreiging</w:t>
      </w:r>
      <w:r w:rsidR="001A5318">
        <w:rPr>
          <w:b/>
          <w:bCs/>
        </w:rPr>
        <w:t xml:space="preserve"> voor Europa</w:t>
      </w:r>
      <w:r>
        <w:t xml:space="preserve">. Een einde aan START </w:t>
      </w:r>
      <w:r w:rsidR="00C63785">
        <w:t xml:space="preserve">zou een </w:t>
      </w:r>
      <w:r>
        <w:t>probleem</w:t>
      </w:r>
      <w:r w:rsidR="00C63785">
        <w:t xml:space="preserve"> zijn</w:t>
      </w:r>
      <w:r>
        <w:t xml:space="preserve">  </w:t>
      </w:r>
      <w:r w:rsidR="008037DC">
        <w:t xml:space="preserve">aangezien </w:t>
      </w:r>
      <w:r>
        <w:t xml:space="preserve">het de bovengrenzen </w:t>
      </w:r>
      <w:r w:rsidR="00314A08">
        <w:t xml:space="preserve">van het aantal kernkoppen bepaalt en daarmee </w:t>
      </w:r>
      <w:r>
        <w:t xml:space="preserve">een </w:t>
      </w:r>
      <w:r w:rsidR="00314A08">
        <w:t xml:space="preserve">nieuwe </w:t>
      </w:r>
      <w:r>
        <w:t xml:space="preserve">wapenwedloop </w:t>
      </w:r>
      <w:r w:rsidR="00314A08">
        <w:t>minder waarschijnlijk maa</w:t>
      </w:r>
      <w:r w:rsidR="00921C46">
        <w:t>kt</w:t>
      </w:r>
      <w:r w:rsidR="00314A08">
        <w:t>. Maar START</w:t>
      </w:r>
      <w:r w:rsidR="006F258B">
        <w:t xml:space="preserve"> </w:t>
      </w:r>
      <w:r w:rsidR="00921C46">
        <w:t xml:space="preserve">is vooral bedoeld om </w:t>
      </w:r>
      <w:r w:rsidR="00C63785">
        <w:t>het totale aantal kernwapens voor strategische doeleinden (oftewel degene die de Verenigde Staten en Rusland op elkaar richten)</w:t>
      </w:r>
      <w:r w:rsidR="00921C46">
        <w:t xml:space="preserve"> te beperken</w:t>
      </w:r>
      <w:r w:rsidR="00C63785">
        <w:t>.</w:t>
      </w:r>
      <w:r>
        <w:t xml:space="preserve"> Europa heeft meer te duchten van de Russische conventionele dreiging (zie het CFE verdrag), en vooral van de </w:t>
      </w:r>
      <w:r w:rsidR="000149E9">
        <w:t xml:space="preserve">bestaande </w:t>
      </w:r>
      <w:r>
        <w:t xml:space="preserve">Russische voordelen met betrekking tot </w:t>
      </w:r>
      <w:r w:rsidR="00E50EF9">
        <w:t xml:space="preserve">zogenaamde </w:t>
      </w:r>
      <w:r>
        <w:t xml:space="preserve">tactische kernwapens </w:t>
      </w:r>
      <w:r w:rsidR="000149E9">
        <w:t xml:space="preserve">die het kan uitbuiten met </w:t>
      </w:r>
      <w:r>
        <w:t xml:space="preserve">korte- en middellange afstandsraketten (zie het INF verdrag). </w:t>
      </w:r>
      <w:r w:rsidR="000149E9">
        <w:t xml:space="preserve">Rusland was in overtreding van het INF </w:t>
      </w:r>
      <w:r w:rsidR="000149E9">
        <w:lastRenderedPageBreak/>
        <w:t>verdrag, maar d</w:t>
      </w:r>
      <w:r>
        <w:t>e Verenigde Staten vond de INF beperkingen</w:t>
      </w:r>
      <w:r w:rsidR="000149E9">
        <w:t xml:space="preserve"> even goed</w:t>
      </w:r>
      <w:r>
        <w:t xml:space="preserve"> een probleem door de competitie met China in Azië</w:t>
      </w:r>
      <w:r w:rsidR="00C6708B">
        <w:t xml:space="preserve">. In dezelfde lijn zijn er </w:t>
      </w:r>
      <w:r>
        <w:t>genoeg Amerikaanse strategen</w:t>
      </w:r>
      <w:r w:rsidR="00C6708B">
        <w:t xml:space="preserve"> die START zien als een beperking bij</w:t>
      </w:r>
      <w:r w:rsidR="00C12004">
        <w:t xml:space="preserve"> de heropbouw van </w:t>
      </w:r>
      <w:r w:rsidR="0093063E">
        <w:t>een</w:t>
      </w:r>
      <w:r>
        <w:t xml:space="preserve"> kernwapenarsenaal  om de gelijktijdige competitie </w:t>
      </w:r>
      <w:r w:rsidR="00111EC1">
        <w:t xml:space="preserve">aan te kunnen gaan </w:t>
      </w:r>
      <w:r>
        <w:t xml:space="preserve">met niet alleen de Sovjetunie/Rusland, maar nu ook </w:t>
      </w:r>
      <w:r w:rsidR="00111EC1">
        <w:t xml:space="preserve">met </w:t>
      </w:r>
      <w:r>
        <w:t>China.</w:t>
      </w:r>
    </w:p>
    <w:p w:rsidR="00C22472" w:rsidP="00C22472" w:rsidRDefault="00C22472" w14:paraId="462367C8" w14:textId="77777777">
      <w:pPr>
        <w:pStyle w:val="Lijstalinea"/>
      </w:pPr>
    </w:p>
    <w:p w:rsidR="0013346B" w:rsidP="00C67F46" w:rsidRDefault="00111EC1" w14:paraId="753DC26E" w14:textId="730D12AA">
      <w:pPr>
        <w:pStyle w:val="Lijstalinea"/>
        <w:numPr>
          <w:ilvl w:val="0"/>
          <w:numId w:val="2"/>
        </w:numPr>
      </w:pPr>
      <w:r>
        <w:rPr>
          <w:b/>
          <w:bCs/>
        </w:rPr>
        <w:t>De n</w:t>
      </w:r>
      <w:r w:rsidRPr="006F258B" w:rsidR="0035171D">
        <w:rPr>
          <w:b/>
          <w:bCs/>
        </w:rPr>
        <w:t xml:space="preserve">ucleaire dreiging lijkt </w:t>
      </w:r>
      <w:r w:rsidRPr="006F258B" w:rsidR="00EF1C06">
        <w:rPr>
          <w:b/>
          <w:bCs/>
        </w:rPr>
        <w:t xml:space="preserve">nu plotseling </w:t>
      </w:r>
      <w:r w:rsidRPr="006F258B" w:rsidR="0035171D">
        <w:rPr>
          <w:b/>
          <w:bCs/>
        </w:rPr>
        <w:t>terug</w:t>
      </w:r>
      <w:r w:rsidRPr="006F258B" w:rsidR="00EF1C06">
        <w:rPr>
          <w:b/>
          <w:bCs/>
        </w:rPr>
        <w:t xml:space="preserve"> op het wereldtoneel</w:t>
      </w:r>
      <w:r w:rsidRPr="006F258B" w:rsidR="0035171D">
        <w:rPr>
          <w:b/>
          <w:bCs/>
        </w:rPr>
        <w:t xml:space="preserve"> te zijn, maar </w:t>
      </w:r>
      <w:r w:rsidRPr="006F258B" w:rsidR="00EF1C06">
        <w:rPr>
          <w:b/>
          <w:bCs/>
        </w:rPr>
        <w:t xml:space="preserve">dit is onderdeel van een </w:t>
      </w:r>
      <w:r w:rsidR="00773356">
        <w:rPr>
          <w:b/>
          <w:bCs/>
        </w:rPr>
        <w:t xml:space="preserve">al </w:t>
      </w:r>
      <w:r w:rsidRPr="006F258B" w:rsidR="0035171D">
        <w:rPr>
          <w:b/>
          <w:bCs/>
        </w:rPr>
        <w:t>langer</w:t>
      </w:r>
      <w:r w:rsidRPr="006F258B" w:rsidR="00EF1C06">
        <w:rPr>
          <w:b/>
          <w:bCs/>
        </w:rPr>
        <w:t xml:space="preserve"> </w:t>
      </w:r>
      <w:r w:rsidRPr="006F258B" w:rsidR="0035171D">
        <w:rPr>
          <w:b/>
          <w:bCs/>
        </w:rPr>
        <w:t>lopende trend</w:t>
      </w:r>
      <w:r w:rsidRPr="006F258B" w:rsidR="00EF1C06">
        <w:rPr>
          <w:b/>
          <w:bCs/>
        </w:rPr>
        <w:t xml:space="preserve"> die samengevat kan worden als het derde nucleaire tijdperk.</w:t>
      </w:r>
      <w:r w:rsidR="00EF1C06">
        <w:t xml:space="preserve"> Het eerste nucleaire tijdperk </w:t>
      </w:r>
      <w:r w:rsidR="00B56568">
        <w:t xml:space="preserve">vond plaats </w:t>
      </w:r>
      <w:r w:rsidR="00EF1C06">
        <w:t xml:space="preserve">tijdens de Koude Oorlog </w:t>
      </w:r>
      <w:r w:rsidR="00B56568">
        <w:t xml:space="preserve">en </w:t>
      </w:r>
      <w:r w:rsidR="00EF1C06">
        <w:t>richtte zich vooral op de Verenigde Staten en de Sovjetunie,</w:t>
      </w:r>
      <w:r w:rsidR="00B56568">
        <w:t xml:space="preserve"> terwijl</w:t>
      </w:r>
      <w:r w:rsidR="00EF1C06">
        <w:t xml:space="preserve"> het tweede tijdperk</w:t>
      </w:r>
      <w:r w:rsidR="00B56568">
        <w:t xml:space="preserve"> na de Koude Oorlog zich richtte</w:t>
      </w:r>
      <w:r w:rsidR="00EF1C06">
        <w:t xml:space="preserve"> op de</w:t>
      </w:r>
      <w:r w:rsidR="00B56568">
        <w:t xml:space="preserve"> risico’s van proliferatie naar</w:t>
      </w:r>
      <w:r w:rsidR="00EF1C06">
        <w:t xml:space="preserve"> zogenaamde schurkenstaten en terroristische organisaties. Het derde tijdperk behelst de nucleaire </w:t>
      </w:r>
      <w:proofErr w:type="spellStart"/>
      <w:r w:rsidR="0035171D">
        <w:t>multipolariteit</w:t>
      </w:r>
      <w:proofErr w:type="spellEnd"/>
      <w:r w:rsidR="00EF1C06">
        <w:t xml:space="preserve"> die is ontstaan met de toevoeging van </w:t>
      </w:r>
      <w:r w:rsidR="0035171D">
        <w:t xml:space="preserve">India, Pakistan, </w:t>
      </w:r>
      <w:r w:rsidR="00EF1C06">
        <w:t xml:space="preserve">en </w:t>
      </w:r>
      <w:r w:rsidR="0035171D">
        <w:t>Noord-Korea</w:t>
      </w:r>
      <w:r w:rsidR="00EF1C06">
        <w:t xml:space="preserve"> aan de </w:t>
      </w:r>
      <w:r w:rsidR="00E63F37">
        <w:t xml:space="preserve">bestaande </w:t>
      </w:r>
      <w:r w:rsidR="00EF1C06">
        <w:t xml:space="preserve">nucleaire staten – de VS, Rusland, China, </w:t>
      </w:r>
      <w:r w:rsidR="00E63F37">
        <w:t xml:space="preserve">Frankrijk, </w:t>
      </w:r>
      <w:r w:rsidR="00EF1C06">
        <w:t xml:space="preserve">VK, en (onofficieel) Israël – en het snel groeiende Chinese kernwapenarsenaal (dat nog steeds kleiner is dan de Amerikaanse of Russische arsenalen) </w:t>
      </w:r>
      <w:r w:rsidR="000D29A9">
        <w:t>E</w:t>
      </w:r>
      <w:r w:rsidR="00EF1C06">
        <w:t xml:space="preserve">venals nieuwere </w:t>
      </w:r>
      <w:r w:rsidR="00C67F46">
        <w:t>technologieën</w:t>
      </w:r>
      <w:r w:rsidR="00EF1C06">
        <w:t xml:space="preserve"> zoals kunstmatige intelligentie.</w:t>
      </w:r>
      <w:r w:rsidR="00C67F46">
        <w:t xml:space="preserve"> </w:t>
      </w:r>
      <w:r w:rsidR="00EF1C06">
        <w:t xml:space="preserve">Zolang de </w:t>
      </w:r>
      <w:r w:rsidR="00CB0E7D">
        <w:t>bestaande kernwapenstaten</w:t>
      </w:r>
      <w:r w:rsidR="00EF1C06">
        <w:t xml:space="preserve"> niet bereid zijn afstand te doen van hun kernwapens – en gezien de toenemende spanningen en risico’s op confrontatie is dit steeds minder waarschijnlijk – zullen mondiale pogingen tot ontwapening </w:t>
      </w:r>
      <w:r w:rsidR="00C67F46">
        <w:t>– zie</w:t>
      </w:r>
      <w:r w:rsidR="00CC3087">
        <w:t xml:space="preserve"> de </w:t>
      </w:r>
      <w:proofErr w:type="spellStart"/>
      <w:r w:rsidRPr="00CC3087" w:rsidR="00CC3087">
        <w:rPr>
          <w:i/>
          <w:iCs/>
        </w:rPr>
        <w:t>Nuclear</w:t>
      </w:r>
      <w:proofErr w:type="spellEnd"/>
      <w:r w:rsidRPr="00CC3087" w:rsidR="00C67F46">
        <w:rPr>
          <w:i/>
          <w:iCs/>
        </w:rPr>
        <w:t xml:space="preserve"> </w:t>
      </w:r>
      <w:r w:rsidRPr="00CC3087" w:rsidR="0013346B">
        <w:rPr>
          <w:i/>
          <w:iCs/>
        </w:rPr>
        <w:t xml:space="preserve">Ban </w:t>
      </w:r>
      <w:proofErr w:type="spellStart"/>
      <w:r w:rsidRPr="00CC3087" w:rsidR="0013346B">
        <w:rPr>
          <w:i/>
          <w:iCs/>
        </w:rPr>
        <w:t>Treaty</w:t>
      </w:r>
      <w:proofErr w:type="spellEnd"/>
      <w:r w:rsidR="00C67F46">
        <w:t xml:space="preserve"> – niet veel resultaat bereiken. Maar, samen met het </w:t>
      </w:r>
      <w:proofErr w:type="spellStart"/>
      <w:r w:rsidRPr="00CC3087" w:rsidR="00CC3087">
        <w:rPr>
          <w:i/>
          <w:iCs/>
        </w:rPr>
        <w:t>Nonproliferation</w:t>
      </w:r>
      <w:proofErr w:type="spellEnd"/>
      <w:r w:rsidRPr="00CC3087" w:rsidR="00CC3087">
        <w:rPr>
          <w:i/>
          <w:iCs/>
        </w:rPr>
        <w:t xml:space="preserve"> </w:t>
      </w:r>
      <w:proofErr w:type="spellStart"/>
      <w:r w:rsidRPr="00CC3087" w:rsidR="00CC3087">
        <w:rPr>
          <w:i/>
          <w:iCs/>
        </w:rPr>
        <w:t>Treaty</w:t>
      </w:r>
      <w:proofErr w:type="spellEnd"/>
      <w:r w:rsidR="00C67F46">
        <w:t xml:space="preserve">, blijft </w:t>
      </w:r>
      <w:r w:rsidR="00CB0E7D">
        <w:t xml:space="preserve">door deze verdragen </w:t>
      </w:r>
      <w:r w:rsidR="00C67F46">
        <w:t>de normatieve grens</w:t>
      </w:r>
      <w:r w:rsidR="0045428F">
        <w:t xml:space="preserve"> hoog</w:t>
      </w:r>
      <w:r w:rsidR="00C67F46">
        <w:t xml:space="preserve"> voor </w:t>
      </w:r>
      <w:r w:rsidR="00CB0E7D">
        <w:t>andere</w:t>
      </w:r>
      <w:r w:rsidR="00C67F46">
        <w:t xml:space="preserve"> staten om kernwapens te verkrijgen.</w:t>
      </w:r>
    </w:p>
    <w:p w:rsidRPr="00C22472" w:rsidR="00C22472" w:rsidP="00C22472" w:rsidRDefault="00C22472" w14:paraId="0E95948E" w14:textId="77777777">
      <w:pPr>
        <w:pStyle w:val="Lijstalinea"/>
      </w:pPr>
    </w:p>
    <w:p w:rsidR="0035171D" w:rsidP="0035171D" w:rsidRDefault="00C67F46" w14:paraId="22977F11" w14:textId="4AE7AA4B">
      <w:pPr>
        <w:pStyle w:val="Lijstalinea"/>
        <w:numPr>
          <w:ilvl w:val="0"/>
          <w:numId w:val="2"/>
        </w:numPr>
      </w:pPr>
      <w:r w:rsidRPr="00C33B48">
        <w:rPr>
          <w:b/>
          <w:bCs/>
        </w:rPr>
        <w:t>Voor Europa blijft de g</w:t>
      </w:r>
      <w:r w:rsidRPr="00C33B48" w:rsidR="0035171D">
        <w:rPr>
          <w:b/>
          <w:bCs/>
        </w:rPr>
        <w:t>eloofwaardigheid van Amerikaanse beloften</w:t>
      </w:r>
      <w:r w:rsidRPr="00C33B48">
        <w:rPr>
          <w:b/>
          <w:bCs/>
        </w:rPr>
        <w:t xml:space="preserve"> om Europese NAVO-bondgenoten te beschermen een probleem</w:t>
      </w:r>
      <w:r>
        <w:t xml:space="preserve"> – zie </w:t>
      </w:r>
      <w:proofErr w:type="spellStart"/>
      <w:r>
        <w:t>Trump’s</w:t>
      </w:r>
      <w:proofErr w:type="spellEnd"/>
      <w:r>
        <w:t xml:space="preserve"> laatste uitspraken. Die Amerikaanse belofte was historisch een reden voor meeste Europese staten om af te zien van een eigen kernwapen, met de uitzondering van Frankrijk en (gedeeltelijk) het Verenigd Koninkrijk. De geloofwaardigheid van die Amerikaanse belofte </w:t>
      </w:r>
      <w:r w:rsidR="0048443C">
        <w:t>i</w:t>
      </w:r>
      <w:r>
        <w:t xml:space="preserve">s altijd een probleem </w:t>
      </w:r>
      <w:r w:rsidR="0048443C">
        <w:t xml:space="preserve">geweest </w:t>
      </w:r>
      <w:r>
        <w:t>binnen het bondgenootschap</w:t>
      </w:r>
      <w:r w:rsidR="0048443C">
        <w:t>, juist</w:t>
      </w:r>
      <w:r>
        <w:t xml:space="preserve"> vooral tijdens de Koude Oorlog. </w:t>
      </w:r>
      <w:r w:rsidR="0048443C">
        <w:t>Maar o</w:t>
      </w:r>
      <w:r w:rsidR="00015BF2">
        <w:t xml:space="preserve">mdat de Verenigde Staten de belofte hebben gemaakt aan Europese en Aziatische bondgenoten, zou het bijvoorbeeld moeilijk zijn om een </w:t>
      </w:r>
      <w:r w:rsidRPr="009342A5" w:rsidR="00015BF2">
        <w:rPr>
          <w:i/>
          <w:iCs/>
        </w:rPr>
        <w:t xml:space="preserve">No First </w:t>
      </w:r>
      <w:proofErr w:type="spellStart"/>
      <w:r w:rsidRPr="009342A5" w:rsidR="00015BF2">
        <w:rPr>
          <w:i/>
          <w:iCs/>
        </w:rPr>
        <w:t>Use</w:t>
      </w:r>
      <w:proofErr w:type="spellEnd"/>
      <w:r w:rsidR="00015BF2">
        <w:t xml:space="preserve"> belofte te doen</w:t>
      </w:r>
      <w:r w:rsidR="00554892">
        <w:t xml:space="preserve"> om nooit als eerste kernwapens te gebruiken</w:t>
      </w:r>
      <w:r w:rsidR="00015BF2">
        <w:t>.</w:t>
      </w:r>
    </w:p>
    <w:p w:rsidRPr="00C22472" w:rsidR="00C22472" w:rsidP="00C22472" w:rsidRDefault="00C22472" w14:paraId="4DD1EC55" w14:textId="77777777">
      <w:pPr>
        <w:pStyle w:val="Lijstalinea"/>
      </w:pPr>
    </w:p>
    <w:p w:rsidR="0035171D" w:rsidP="0035171D" w:rsidRDefault="00C33B48" w14:paraId="2B44F87D" w14:textId="04B9090A">
      <w:pPr>
        <w:pStyle w:val="Lijstalinea"/>
        <w:numPr>
          <w:ilvl w:val="0"/>
          <w:numId w:val="2"/>
        </w:numPr>
      </w:pPr>
      <w:r>
        <w:rPr>
          <w:b/>
          <w:bCs/>
        </w:rPr>
        <w:t>Z</w:t>
      </w:r>
      <w:r w:rsidRPr="00C33B48">
        <w:rPr>
          <w:b/>
          <w:bCs/>
        </w:rPr>
        <w:t>onder de Verenigde Staten</w:t>
      </w:r>
      <w:r>
        <w:rPr>
          <w:b/>
          <w:bCs/>
        </w:rPr>
        <w:t>, hebben</w:t>
      </w:r>
      <w:r w:rsidRPr="00C33B48">
        <w:rPr>
          <w:b/>
          <w:bCs/>
        </w:rPr>
        <w:t xml:space="preserve"> </w:t>
      </w:r>
      <w:r w:rsidRPr="00C33B48" w:rsidR="00C74E3F">
        <w:rPr>
          <w:b/>
          <w:bCs/>
        </w:rPr>
        <w:t>Europese NAVO</w:t>
      </w:r>
      <w:r>
        <w:rPr>
          <w:b/>
          <w:bCs/>
        </w:rPr>
        <w:t>-lidstaten</w:t>
      </w:r>
      <w:r w:rsidRPr="00C33B48" w:rsidR="00C74E3F">
        <w:rPr>
          <w:b/>
          <w:bCs/>
        </w:rPr>
        <w:t xml:space="preserve"> beperkte middelen om Rusland af te schrikken.</w:t>
      </w:r>
      <w:r w:rsidR="00C74E3F">
        <w:t xml:space="preserve"> Frankrijk en het Verenigd Koninkrijk hebben kernwapens, maar beperkte </w:t>
      </w:r>
      <w:r w:rsidR="005D7F8C">
        <w:t>arsenalen</w:t>
      </w:r>
      <w:r w:rsidR="00F40120">
        <w:t xml:space="preserve"> voor escalatie tijdens een eventuele crisis. De NAVO </w:t>
      </w:r>
      <w:proofErr w:type="spellStart"/>
      <w:r w:rsidRPr="00F40120" w:rsidR="00F40120">
        <w:rPr>
          <w:i/>
          <w:iCs/>
        </w:rPr>
        <w:t>nuclear</w:t>
      </w:r>
      <w:proofErr w:type="spellEnd"/>
      <w:r w:rsidRPr="00F40120" w:rsidR="00F40120">
        <w:rPr>
          <w:i/>
          <w:iCs/>
        </w:rPr>
        <w:t xml:space="preserve"> </w:t>
      </w:r>
      <w:proofErr w:type="spellStart"/>
      <w:r w:rsidRPr="00F40120" w:rsidR="00F40120">
        <w:rPr>
          <w:i/>
          <w:iCs/>
        </w:rPr>
        <w:t>sharing</w:t>
      </w:r>
      <w:proofErr w:type="spellEnd"/>
      <w:r w:rsidR="00F40120">
        <w:t xml:space="preserve"> regeling met de Verenigde Staten  - </w:t>
      </w:r>
      <w:r w:rsidR="0040491E">
        <w:t xml:space="preserve">waarbij vliegtuigen van </w:t>
      </w:r>
      <w:r w:rsidR="00F40120">
        <w:t>België, Duitsland, Italië, Nederland, Turkije</w:t>
      </w:r>
      <w:r w:rsidR="0040491E">
        <w:t xml:space="preserve"> zogenaamde tactische kernwapens kunnen dragen</w:t>
      </w:r>
      <w:r w:rsidR="00F40120">
        <w:t xml:space="preserve"> </w:t>
      </w:r>
      <w:r w:rsidR="006E12CF">
        <w:t>–</w:t>
      </w:r>
      <w:r w:rsidR="00F40120">
        <w:t xml:space="preserve"> </w:t>
      </w:r>
      <w:r w:rsidR="006E12CF">
        <w:t>is bedoeld om het gesprek binnen de NAVO over kernwapens te kunnen blijven voeren</w:t>
      </w:r>
      <w:r w:rsidR="00554892">
        <w:t>. Deze NAVO lid</w:t>
      </w:r>
      <w:r w:rsidR="006E12CF">
        <w:t xml:space="preserve">staten </w:t>
      </w:r>
      <w:r w:rsidR="00554892">
        <w:t xml:space="preserve">hebben </w:t>
      </w:r>
      <w:r w:rsidR="006E12CF">
        <w:t>ook geen operationele controle (die blijft voorbehouden aan de Amerikaanse president). Uit het oogpunt van vermeende gaten in escal</w:t>
      </w:r>
      <w:r w:rsidR="00DF6BFE">
        <w:t xml:space="preserve">atie wil </w:t>
      </w:r>
      <w:r w:rsidR="00DF6BFE">
        <w:lastRenderedPageBreak/>
        <w:t>de Verenigde Staten minder afhankelijk zijn van Europese bondgenoten, en plant het alternatieve manieren om zogenaamde tactische kernwapens in Europa te kunnen inzetten.</w:t>
      </w:r>
    </w:p>
    <w:p w:rsidR="00C22472" w:rsidP="00C22472" w:rsidRDefault="00C22472" w14:paraId="67B23AEE" w14:textId="77777777">
      <w:pPr>
        <w:pStyle w:val="Lijstalinea"/>
      </w:pPr>
    </w:p>
    <w:p w:rsidR="0035171D" w:rsidP="00C22472" w:rsidRDefault="00E1102A" w14:paraId="324A3BA0" w14:textId="3B462103">
      <w:pPr>
        <w:pStyle w:val="Lijstalinea"/>
        <w:numPr>
          <w:ilvl w:val="0"/>
          <w:numId w:val="2"/>
        </w:numPr>
      </w:pPr>
      <w:r>
        <w:rPr>
          <w:b/>
          <w:bCs/>
        </w:rPr>
        <w:t xml:space="preserve">Met het oog op de verschillende trends en onzekerheden, moet </w:t>
      </w:r>
      <w:r w:rsidRPr="00C22472" w:rsidR="0035171D">
        <w:rPr>
          <w:b/>
          <w:bCs/>
        </w:rPr>
        <w:t>Europa</w:t>
      </w:r>
      <w:r w:rsidR="00B43380">
        <w:rPr>
          <w:b/>
          <w:bCs/>
        </w:rPr>
        <w:t xml:space="preserve"> zich</w:t>
      </w:r>
      <w:r w:rsidRPr="00C22472" w:rsidR="0035171D">
        <w:rPr>
          <w:b/>
          <w:bCs/>
        </w:rPr>
        <w:t xml:space="preserve"> richten op geavanceerde conventionele wapens voor afschrikking</w:t>
      </w:r>
      <w:r w:rsidRPr="00C22472" w:rsidR="00C22472">
        <w:rPr>
          <w:b/>
          <w:bCs/>
        </w:rPr>
        <w:t xml:space="preserve"> van Rusland</w:t>
      </w:r>
      <w:r w:rsidR="00C22472">
        <w:t>. Dit kan door grootschalige investeringen in conventionele k</w:t>
      </w:r>
      <w:r w:rsidR="0035171D">
        <w:t>ruisvluchtwapens</w:t>
      </w:r>
      <w:r w:rsidR="00452C64">
        <w:t xml:space="preserve"> (en mogelijk hypersone wapens) en geavanceerde vijfde/zesde generatie vliegtuigen. Gezien de onzekerheden met betrekking tot de toekomst van de Verenigde Staten in Europa, kunnen deze beter in Europ</w:t>
      </w:r>
      <w:r w:rsidR="00CD077E">
        <w:t>a</w:t>
      </w:r>
      <w:r w:rsidR="00452C64">
        <w:t xml:space="preserve"> geproduceerd worden.</w:t>
      </w:r>
      <w:r w:rsidR="0019101E">
        <w:t xml:space="preserve"> </w:t>
      </w:r>
      <w:r w:rsidR="00CB16D7">
        <w:t xml:space="preserve"> </w:t>
      </w:r>
      <w:r w:rsidR="00075A70">
        <w:t xml:space="preserve">Dit </w:t>
      </w:r>
      <w:r w:rsidR="00CB16D7">
        <w:t>onderstreept verder het belang van het snel op orde brengen van Europese defensie-industrie</w:t>
      </w:r>
      <w:r w:rsidR="005E0ED9">
        <w:t xml:space="preserve">, en het risico van het niet kunnen nakomen van beloften aan </w:t>
      </w:r>
      <w:r w:rsidR="00A46DE5">
        <w:t>Oekraïne</w:t>
      </w:r>
      <w:r w:rsidR="005E0ED9">
        <w:t xml:space="preserve"> om munitie te leveren. Geavanceerde conventionele wapens zijn moeilijk, maar haalbaarder</w:t>
      </w:r>
      <w:r w:rsidR="00075A70">
        <w:t>,</w:t>
      </w:r>
      <w:r w:rsidR="005E0ED9">
        <w:t xml:space="preserve"> </w:t>
      </w:r>
      <w:r w:rsidR="00A46DE5">
        <w:t xml:space="preserve">en veruit minder destabiliserend </w:t>
      </w:r>
      <w:r w:rsidR="005E0ED9">
        <w:t xml:space="preserve">dan het </w:t>
      </w:r>
      <w:r w:rsidR="00A46DE5">
        <w:t xml:space="preserve">uitbreiden </w:t>
      </w:r>
      <w:r w:rsidR="005E0ED9">
        <w:t xml:space="preserve">van </w:t>
      </w:r>
      <w:r w:rsidR="00A46DE5">
        <w:t>Franse en Britse nucleaire arsenalen, laat staan het toevoegen van nieuwe Europese kernwapenmachten.</w:t>
      </w:r>
    </w:p>
    <w:p w:rsidR="00C22472" w:rsidP="00C22472" w:rsidRDefault="00C22472" w14:paraId="2BB2C2A0" w14:textId="77777777">
      <w:pPr>
        <w:pStyle w:val="Lijstalinea"/>
        <w:ind w:left="1440"/>
      </w:pPr>
    </w:p>
    <w:p w:rsidR="0035171D" w:rsidP="00724CE4" w:rsidRDefault="00A46DE5" w14:paraId="0342499F" w14:textId="23D71A58">
      <w:pPr>
        <w:pStyle w:val="Lijstalinea"/>
        <w:numPr>
          <w:ilvl w:val="0"/>
          <w:numId w:val="2"/>
        </w:numPr>
      </w:pPr>
      <w:r w:rsidRPr="007451C9">
        <w:rPr>
          <w:b/>
          <w:bCs/>
        </w:rPr>
        <w:t xml:space="preserve">Tegelijkertijd moet </w:t>
      </w:r>
      <w:r w:rsidRPr="007451C9" w:rsidR="0035171D">
        <w:rPr>
          <w:b/>
          <w:bCs/>
        </w:rPr>
        <w:t xml:space="preserve">Europa </w:t>
      </w:r>
      <w:r w:rsidRPr="007451C9">
        <w:rPr>
          <w:b/>
          <w:bCs/>
        </w:rPr>
        <w:t xml:space="preserve">meer tijd en energie investeren in </w:t>
      </w:r>
      <w:r w:rsidR="001A5318">
        <w:rPr>
          <w:b/>
          <w:bCs/>
        </w:rPr>
        <w:t xml:space="preserve">internationale </w:t>
      </w:r>
      <w:r w:rsidR="004453DA">
        <w:rPr>
          <w:b/>
          <w:bCs/>
        </w:rPr>
        <w:t xml:space="preserve">discussies over </w:t>
      </w:r>
      <w:r w:rsidRPr="007451C9" w:rsidR="00F45D8A">
        <w:rPr>
          <w:b/>
          <w:bCs/>
        </w:rPr>
        <w:t>wapenbeheersing</w:t>
      </w:r>
      <w:r w:rsidRPr="007451C9">
        <w:rPr>
          <w:b/>
          <w:bCs/>
        </w:rPr>
        <w:t>, en Nederland is goed gepositioneerd om die rol te spelen</w:t>
      </w:r>
      <w:r>
        <w:t xml:space="preserve"> </w:t>
      </w:r>
      <w:r w:rsidR="005C0FC9">
        <w:t>door de sterke aanwezigheid in zowel het trans-Atlantische als het wapenbeheersingsdossier</w:t>
      </w:r>
      <w:r>
        <w:t xml:space="preserve">. </w:t>
      </w:r>
      <w:r w:rsidR="005C0FC9">
        <w:t xml:space="preserve">Wapenbeheersing </w:t>
      </w:r>
      <w:r>
        <w:t>moet een gespreksonderwerp blijven in trans-Atlantische discussie</w:t>
      </w:r>
      <w:r w:rsidR="005C0FC9">
        <w:t>. Daarnaast kunnen</w:t>
      </w:r>
      <w:r w:rsidR="002A67E1">
        <w:t xml:space="preserve"> gesprekken over</w:t>
      </w:r>
      <w:r w:rsidR="005C0FC9">
        <w:t xml:space="preserve"> nieuwere </w:t>
      </w:r>
      <w:r w:rsidR="00F45D8A">
        <w:t>technologieën</w:t>
      </w:r>
      <w:r w:rsidR="005C0FC9">
        <w:t xml:space="preserve"> zoals kunstmatige </w:t>
      </w:r>
      <w:r w:rsidR="002A67E1">
        <w:t xml:space="preserve">intelligentie een aanknooppunt zijn met zowel China als andere Aziatische staten, zoals Zuid Korea (zie RE:AIM) en Japan. Tenslotte zou </w:t>
      </w:r>
      <w:r w:rsidR="00234C31">
        <w:t xml:space="preserve">een </w:t>
      </w:r>
      <w:r w:rsidR="00F45D8A">
        <w:t>sterkere Europese afschrikking</w:t>
      </w:r>
      <w:r w:rsidR="00234C31">
        <w:t>,</w:t>
      </w:r>
      <w:r w:rsidR="00F45D8A">
        <w:t xml:space="preserve"> door meer conventionele wapens die een strategisch effect kunnen bereiken</w:t>
      </w:r>
      <w:r w:rsidR="00724CE4">
        <w:t>, de druk op Rusland om het gesprek met Europa aan te gaan kunnen vergroten</w:t>
      </w:r>
      <w:r w:rsidR="00F45D8A">
        <w:t xml:space="preserve">. </w:t>
      </w:r>
      <w:r w:rsidR="00DB3FB5">
        <w:t xml:space="preserve"> Daarbij moet b</w:t>
      </w:r>
      <w:r w:rsidR="00044500">
        <w:t xml:space="preserve">innen Nederland, en binnen de NAVO, </w:t>
      </w:r>
      <w:r w:rsidR="000C7BEB">
        <w:t xml:space="preserve">meer </w:t>
      </w:r>
      <w:r w:rsidR="00DB3FB5">
        <w:t xml:space="preserve">geld en </w:t>
      </w:r>
      <w:r w:rsidR="000C7BEB">
        <w:t>tijd gestoken worden in het opnieuw op orde krijgen van het kennisniveau over kernwapens, afschrikking, en wapenbeheersing.</w:t>
      </w:r>
    </w:p>
    <w:p w:rsidR="000E0315" w:rsidRDefault="000E0315" w14:paraId="381D5CD3" w14:textId="1C1111D6">
      <w:r>
        <w:t xml:space="preserve">Zie </w:t>
      </w:r>
      <w:r w:rsidR="00044500">
        <w:t>verder</w:t>
      </w:r>
      <w:r>
        <w:t>:</w:t>
      </w:r>
    </w:p>
    <w:p w:rsidRPr="00614DEA" w:rsidR="00AA1078" w:rsidP="001C64B7" w:rsidRDefault="001C64B7" w14:paraId="3B4C4A14" w14:textId="6469E4DB">
      <w:pPr>
        <w:pStyle w:val="Bibliografie"/>
        <w:numPr>
          <w:ilvl w:val="0"/>
          <w:numId w:val="3"/>
        </w:numPr>
        <w:rPr>
          <w:rFonts w:ascii="Calibri" w:hAnsi="Calibri" w:cs="Calibri"/>
          <w:sz w:val="18"/>
          <w:szCs w:val="18"/>
          <w:lang w:val="en-US"/>
        </w:rPr>
      </w:pPr>
      <w:r w:rsidRPr="00614DEA">
        <w:rPr>
          <w:sz w:val="18"/>
          <w:szCs w:val="18"/>
        </w:rPr>
        <w:t xml:space="preserve">Van </w:t>
      </w:r>
      <w:r w:rsidRPr="00614DEA" w:rsidR="00C349B8">
        <w:rPr>
          <w:sz w:val="18"/>
          <w:szCs w:val="18"/>
        </w:rPr>
        <w:fldChar w:fldCharType="begin"/>
      </w:r>
      <w:r w:rsidRPr="00614DEA" w:rsidR="00AA1078">
        <w:rPr>
          <w:sz w:val="18"/>
          <w:szCs w:val="18"/>
        </w:rPr>
        <w:instrText xml:space="preserve"> ADDIN ZOTERO_BIBL {"uncited":[],"omitted":[],"custom":[]} CSL_BIBLIOGRAPHY </w:instrText>
      </w:r>
      <w:r w:rsidRPr="00614DEA" w:rsidR="00C349B8">
        <w:rPr>
          <w:sz w:val="18"/>
          <w:szCs w:val="18"/>
        </w:rPr>
        <w:fldChar w:fldCharType="separate"/>
      </w:r>
      <w:r w:rsidRPr="00614DEA" w:rsidR="00AA1078">
        <w:rPr>
          <w:rFonts w:ascii="Calibri" w:hAnsi="Calibri" w:cs="Calibri"/>
          <w:sz w:val="18"/>
          <w:szCs w:val="18"/>
        </w:rPr>
        <w:t xml:space="preserve">Hooft, Paul. “Europa kan zichzelf verdedigen, met conventionele wapens.” </w:t>
      </w:r>
      <w:r w:rsidRPr="00614DEA" w:rsidR="00AA1078">
        <w:rPr>
          <w:rFonts w:ascii="Calibri" w:hAnsi="Calibri" w:cs="Calibri"/>
          <w:sz w:val="18"/>
          <w:szCs w:val="18"/>
          <w:lang w:val="en-US"/>
        </w:rPr>
        <w:t>NRC. Accessed November 30, 2021. https://www.nrc.nl/nieuws/2021/11/28/europa-kan-zichzelf-verdedigen-met-conventionele-wapens-a4067097.</w:t>
      </w:r>
    </w:p>
    <w:p w:rsidRPr="00614DEA" w:rsidR="00AA1078" w:rsidP="001C64B7" w:rsidRDefault="001C64B7" w14:paraId="78C2ACA4" w14:textId="5588AF02">
      <w:pPr>
        <w:pStyle w:val="Bibliografie"/>
        <w:numPr>
          <w:ilvl w:val="0"/>
          <w:numId w:val="3"/>
        </w:numPr>
        <w:rPr>
          <w:rFonts w:ascii="Calibri" w:hAnsi="Calibri" w:cs="Calibri"/>
          <w:sz w:val="18"/>
          <w:szCs w:val="18"/>
          <w:lang w:val="en-US"/>
        </w:rPr>
      </w:pPr>
      <w:r w:rsidRPr="00614DEA">
        <w:rPr>
          <w:rFonts w:ascii="Calibri" w:hAnsi="Calibri" w:cs="Calibri"/>
          <w:sz w:val="18"/>
          <w:szCs w:val="18"/>
          <w:lang w:val="en-US"/>
        </w:rPr>
        <w:t xml:space="preserve">Van </w:t>
      </w:r>
      <w:r w:rsidRPr="00614DEA" w:rsidR="00AA1078">
        <w:rPr>
          <w:rFonts w:ascii="Calibri" w:hAnsi="Calibri" w:cs="Calibri"/>
          <w:sz w:val="18"/>
          <w:szCs w:val="18"/>
          <w:lang w:val="en-US"/>
        </w:rPr>
        <w:t xml:space="preserve">Hooft, Paul. “The US and Extended Deterrence.” In </w:t>
      </w:r>
      <w:r w:rsidRPr="00614DEA" w:rsidR="00AA1078">
        <w:rPr>
          <w:rFonts w:ascii="Calibri" w:hAnsi="Calibri" w:cs="Calibri"/>
          <w:i/>
          <w:iCs/>
          <w:sz w:val="18"/>
          <w:szCs w:val="18"/>
          <w:lang w:val="en-US"/>
        </w:rPr>
        <w:t>NL ARMS Netherlands Annual Review of Military Studies 2020: Deterrence in the 21st Century—Insights from Theory and Practice</w:t>
      </w:r>
      <w:r w:rsidRPr="00614DEA" w:rsidR="00AA1078">
        <w:rPr>
          <w:rFonts w:ascii="Calibri" w:hAnsi="Calibri" w:cs="Calibri"/>
          <w:sz w:val="18"/>
          <w:szCs w:val="18"/>
          <w:lang w:val="en-US"/>
        </w:rPr>
        <w:t>, edited by Frans Osinga and Tim Sweijs, 87–107. NL ARMS. The Hague: T.M.C. Asser Press, 2021. https://doi.org/10.1007/978-94-6265-419-8_6.</w:t>
      </w:r>
    </w:p>
    <w:p w:rsidRPr="00614DEA" w:rsidR="00AA1078" w:rsidP="001C64B7" w:rsidRDefault="00AA1078" w14:paraId="5F660570" w14:textId="77777777">
      <w:pPr>
        <w:pStyle w:val="Bibliografie"/>
        <w:numPr>
          <w:ilvl w:val="0"/>
          <w:numId w:val="3"/>
        </w:numPr>
        <w:rPr>
          <w:rFonts w:ascii="Calibri" w:hAnsi="Calibri" w:cs="Calibri"/>
          <w:sz w:val="18"/>
          <w:szCs w:val="18"/>
        </w:rPr>
      </w:pPr>
      <w:r w:rsidRPr="00614DEA">
        <w:rPr>
          <w:rFonts w:ascii="Calibri" w:hAnsi="Calibri" w:cs="Calibri"/>
          <w:sz w:val="18"/>
          <w:szCs w:val="18"/>
        </w:rPr>
        <w:t xml:space="preserve">Van Hooft, Paul. “‘Oppenheimer’ Toont Het Begin van Het Nucleaire Tijdperk. En de Dilemma’s Waar We Nog Steeds Voor Staan.” </w:t>
      </w:r>
      <w:r w:rsidRPr="00614DEA">
        <w:rPr>
          <w:rFonts w:ascii="Calibri" w:hAnsi="Calibri" w:cs="Calibri"/>
          <w:i/>
          <w:iCs/>
          <w:sz w:val="18"/>
          <w:szCs w:val="18"/>
        </w:rPr>
        <w:t>NRC</w:t>
      </w:r>
      <w:r w:rsidRPr="00614DEA">
        <w:rPr>
          <w:rFonts w:ascii="Calibri" w:hAnsi="Calibri" w:cs="Calibri"/>
          <w:sz w:val="18"/>
          <w:szCs w:val="18"/>
        </w:rPr>
        <w:t>, August 4, 2023. https://www.nrc.nl/nieuws/2023/08/04/oppenheimer-is-actueel-we-moeten-met-kernwapens-leren-leven-a4171277.</w:t>
      </w:r>
    </w:p>
    <w:p w:rsidRPr="00614DEA" w:rsidR="00AA1078" w:rsidP="001C64B7" w:rsidRDefault="00AA1078" w14:paraId="67EB8F3F" w14:textId="77777777">
      <w:pPr>
        <w:pStyle w:val="Bibliografie"/>
        <w:numPr>
          <w:ilvl w:val="0"/>
          <w:numId w:val="3"/>
        </w:numPr>
        <w:rPr>
          <w:rFonts w:ascii="Calibri" w:hAnsi="Calibri" w:cs="Calibri"/>
          <w:sz w:val="18"/>
          <w:szCs w:val="18"/>
          <w:lang w:val="en-US"/>
        </w:rPr>
      </w:pPr>
      <w:r w:rsidRPr="00614DEA">
        <w:rPr>
          <w:rFonts w:ascii="Calibri" w:hAnsi="Calibri" w:cs="Calibri"/>
          <w:sz w:val="18"/>
          <w:szCs w:val="18"/>
        </w:rPr>
        <w:t xml:space="preserve">Van Hooft, Paul, Lotje Boswinkel, and Tim Sweijs. </w:t>
      </w:r>
      <w:r w:rsidRPr="00614DEA">
        <w:rPr>
          <w:rFonts w:ascii="Calibri" w:hAnsi="Calibri" w:cs="Calibri"/>
          <w:sz w:val="18"/>
          <w:szCs w:val="18"/>
          <w:lang w:val="en-US"/>
        </w:rPr>
        <w:t>“Shifting Sands of Strategic Stability: Towards a New Arms Control Agenda.” The Hague, Netherlands: Hague Centre for Strategic Studies, 2022.</w:t>
      </w:r>
    </w:p>
    <w:p w:rsidRPr="00614DEA" w:rsidR="00AA1078" w:rsidP="001C64B7" w:rsidRDefault="00AA1078" w14:paraId="52E363DD" w14:textId="77777777">
      <w:pPr>
        <w:pStyle w:val="Bibliografie"/>
        <w:numPr>
          <w:ilvl w:val="0"/>
          <w:numId w:val="3"/>
        </w:numPr>
        <w:rPr>
          <w:rFonts w:ascii="Calibri" w:hAnsi="Calibri" w:cs="Calibri"/>
          <w:sz w:val="18"/>
          <w:szCs w:val="18"/>
          <w:lang w:val="en-US"/>
        </w:rPr>
      </w:pPr>
      <w:r w:rsidRPr="00614DEA">
        <w:rPr>
          <w:rFonts w:ascii="Calibri" w:hAnsi="Calibri" w:cs="Calibri"/>
          <w:sz w:val="18"/>
          <w:szCs w:val="18"/>
          <w:lang w:val="en-US"/>
        </w:rPr>
        <w:t>Van Hooft, Paul, and Davis Ellison. “Good Fear, Bad Fear: How European Defence Investments Could Be Leveraged to Restart Arms Control Negotiations with Russia.” The Hague, Netherlands: Hague Centre for Strategic Studies, 2023.</w:t>
      </w:r>
    </w:p>
    <w:p w:rsidRPr="00614DEA" w:rsidR="000E0315" w:rsidP="00E1552D" w:rsidRDefault="00AA1078" w14:paraId="4D4CCFE0" w14:textId="3C5FFF92">
      <w:pPr>
        <w:pStyle w:val="Bibliografie"/>
        <w:numPr>
          <w:ilvl w:val="0"/>
          <w:numId w:val="3"/>
        </w:numPr>
        <w:rPr>
          <w:sz w:val="22"/>
          <w:szCs w:val="22"/>
        </w:rPr>
      </w:pPr>
      <w:r w:rsidRPr="00614DEA">
        <w:rPr>
          <w:rFonts w:ascii="Calibri" w:hAnsi="Calibri" w:cs="Calibri"/>
          <w:sz w:val="18"/>
          <w:szCs w:val="18"/>
          <w:lang w:val="en-US"/>
        </w:rPr>
        <w:t xml:space="preserve">Van Hooft, Paul, Davis Ellison, and Tim Sweijs. “Pathways to Disaster: Russia’s War against Ukraine and the Risks of  Inadvertent Nuclear Escalation.” </w:t>
      </w:r>
      <w:r w:rsidRPr="00614DEA">
        <w:rPr>
          <w:rFonts w:ascii="Calibri" w:hAnsi="Calibri" w:cs="Calibri"/>
          <w:sz w:val="18"/>
          <w:szCs w:val="18"/>
        </w:rPr>
        <w:t>The Hague, Netherlands: Hague Centre for Strategic Studies, 2023.</w:t>
      </w:r>
      <w:r w:rsidRPr="00614DEA" w:rsidR="00C349B8">
        <w:rPr>
          <w:sz w:val="18"/>
          <w:szCs w:val="18"/>
        </w:rPr>
        <w:fldChar w:fldCharType="end"/>
      </w:r>
    </w:p>
    <w:sectPr w:rsidRPr="00614DEA" w:rsidR="000E0315">
      <w:footerReference w:type="default" r:id="rId11"/>
      <w:pgSz w:w="11906" w:h="16838"/>
      <w:pgMar w:top="1417" w:right="1417" w:bottom="1417" w:left="1417" w:header="708" w:footer="708" w:gutter="0"/>
      <w:cols w:space="708"/>
      <w:docGrid w:linePitch="360"/>
      <w:paperSrc w:first="4" w:other="4"/>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361BBDB" w14:textId="77777777" w:rsidR="007D5214" w:rsidRDefault="007D5214" w:rsidP="00471CC4">
      <w:pPr>
        <w:spacing w:after="0" w:line="240" w:lineRule="auto"/>
      </w:pPr>
      <w:r>
        <w:separator/>
      </w:r>
    </w:p>
  </w:endnote>
  <w:endnote w:type="continuationSeparator" w:id="0">
    <w:p w14:paraId="241CC108" w14:textId="77777777" w:rsidR="007D5214" w:rsidRDefault="007D5214" w:rsidP="00471CC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4397721"/>
      <w:docPartObj>
        <w:docPartGallery w:val="Page Numbers (Bottom of Page)"/>
        <w:docPartUnique/>
      </w:docPartObj>
    </w:sdtPr>
    <w:sdtEndPr/>
    <w:sdtContent>
      <w:p w14:paraId="1FDAA46F" w14:textId="3D29A0B1" w:rsidR="00E20DF5" w:rsidRDefault="00E20DF5">
        <w:pPr>
          <w:pStyle w:val="Voettekst"/>
          <w:jc w:val="center"/>
        </w:pPr>
        <w:r>
          <w:fldChar w:fldCharType="begin"/>
        </w:r>
        <w:r>
          <w:instrText>PAGE   \* MERGEFORMAT</w:instrText>
        </w:r>
        <w:r>
          <w:fldChar w:fldCharType="separate"/>
        </w:r>
        <w:r>
          <w:t>2</w:t>
        </w:r>
        <w:r>
          <w:fldChar w:fldCharType="end"/>
        </w:r>
      </w:p>
    </w:sdtContent>
  </w:sdt>
  <w:p w14:paraId="73AC3ACD" w14:textId="77777777" w:rsidR="00E20DF5" w:rsidRDefault="00E20DF5">
    <w:pPr>
      <w:pStyle w:val="Voetteks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2A1BB19" w14:textId="77777777" w:rsidR="007D5214" w:rsidRDefault="007D5214" w:rsidP="00471CC4">
      <w:pPr>
        <w:spacing w:after="0" w:line="240" w:lineRule="auto"/>
      </w:pPr>
      <w:r>
        <w:separator/>
      </w:r>
    </w:p>
  </w:footnote>
  <w:footnote w:type="continuationSeparator" w:id="0">
    <w:p w14:paraId="70C17DB6" w14:textId="77777777" w:rsidR="007D5214" w:rsidRDefault="007D5214" w:rsidP="00471CC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4426C48"/>
    <w:multiLevelType w:val="hybridMultilevel"/>
    <w:tmpl w:val="C81A0FCC"/>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 w15:restartNumberingAfterBreak="0">
    <w:nsid w:val="1DB27DDF"/>
    <w:multiLevelType w:val="hybridMultilevel"/>
    <w:tmpl w:val="6B24B84C"/>
    <w:lvl w:ilvl="0" w:tplc="04130005">
      <w:start w:val="1"/>
      <w:numFmt w:val="bullet"/>
      <w:lvlText w:val=""/>
      <w:lvlJc w:val="left"/>
      <w:pPr>
        <w:ind w:left="720" w:hanging="360"/>
      </w:pPr>
      <w:rPr>
        <w:rFonts w:ascii="Wingdings" w:hAnsi="Wingdings"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 w15:restartNumberingAfterBreak="0">
    <w:nsid w:val="25915810"/>
    <w:multiLevelType w:val="hybridMultilevel"/>
    <w:tmpl w:val="A8AA01CC"/>
    <w:lvl w:ilvl="0" w:tplc="0413000F">
      <w:start w:val="1"/>
      <w:numFmt w:val="decimal"/>
      <w:lvlText w:val="%1."/>
      <w:lvlJc w:val="left"/>
      <w:pPr>
        <w:ind w:left="720" w:hanging="360"/>
      </w:pPr>
      <w:rPr>
        <w:rFonts w:hint="default"/>
      </w:rPr>
    </w:lvl>
    <w:lvl w:ilvl="1" w:tplc="04130019">
      <w:start w:val="1"/>
      <w:numFmt w:val="lowerLetter"/>
      <w:lvlText w:val="%2."/>
      <w:lvlJc w:val="left"/>
      <w:pPr>
        <w:ind w:left="1440" w:hanging="360"/>
      </w:pPr>
    </w:lvl>
    <w:lvl w:ilvl="2" w:tplc="0413001B">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num w:numId="1" w16cid:durableId="2017077467">
    <w:abstractNumId w:val="0"/>
  </w:num>
  <w:num w:numId="2" w16cid:durableId="1928683625">
    <w:abstractNumId w:val="2"/>
  </w:num>
  <w:num w:numId="3" w16cid:durableId="76908115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82C05"/>
    <w:rsid w:val="000149E9"/>
    <w:rsid w:val="00015BF2"/>
    <w:rsid w:val="00044500"/>
    <w:rsid w:val="000540F0"/>
    <w:rsid w:val="00075A70"/>
    <w:rsid w:val="000C7BEB"/>
    <w:rsid w:val="000D29A9"/>
    <w:rsid w:val="000E0315"/>
    <w:rsid w:val="00111EC1"/>
    <w:rsid w:val="0013346B"/>
    <w:rsid w:val="00136B4D"/>
    <w:rsid w:val="00186605"/>
    <w:rsid w:val="0019101E"/>
    <w:rsid w:val="001A5318"/>
    <w:rsid w:val="001C1E2D"/>
    <w:rsid w:val="001C64B7"/>
    <w:rsid w:val="001F39EE"/>
    <w:rsid w:val="00234C31"/>
    <w:rsid w:val="00282C05"/>
    <w:rsid w:val="002A67E1"/>
    <w:rsid w:val="002B5CCC"/>
    <w:rsid w:val="002C720A"/>
    <w:rsid w:val="00305F0A"/>
    <w:rsid w:val="00314A08"/>
    <w:rsid w:val="0035171D"/>
    <w:rsid w:val="00395B71"/>
    <w:rsid w:val="003E457D"/>
    <w:rsid w:val="0040491E"/>
    <w:rsid w:val="004453DA"/>
    <w:rsid w:val="00446F09"/>
    <w:rsid w:val="00452C64"/>
    <w:rsid w:val="0045428F"/>
    <w:rsid w:val="00471CC4"/>
    <w:rsid w:val="0048443C"/>
    <w:rsid w:val="004B4693"/>
    <w:rsid w:val="00540CCD"/>
    <w:rsid w:val="00554892"/>
    <w:rsid w:val="005A5706"/>
    <w:rsid w:val="005B7C9B"/>
    <w:rsid w:val="005C0FC9"/>
    <w:rsid w:val="005D7F8C"/>
    <w:rsid w:val="005E0DFC"/>
    <w:rsid w:val="005E0ED9"/>
    <w:rsid w:val="005F4F35"/>
    <w:rsid w:val="00606255"/>
    <w:rsid w:val="00614DEA"/>
    <w:rsid w:val="00647A62"/>
    <w:rsid w:val="00677DB4"/>
    <w:rsid w:val="00697A57"/>
    <w:rsid w:val="006C4774"/>
    <w:rsid w:val="006E12CF"/>
    <w:rsid w:val="006F258B"/>
    <w:rsid w:val="00724CE4"/>
    <w:rsid w:val="007451C9"/>
    <w:rsid w:val="00752C5D"/>
    <w:rsid w:val="00773356"/>
    <w:rsid w:val="007C0265"/>
    <w:rsid w:val="007D5214"/>
    <w:rsid w:val="008037DC"/>
    <w:rsid w:val="00804760"/>
    <w:rsid w:val="00835DB2"/>
    <w:rsid w:val="008406C9"/>
    <w:rsid w:val="00877893"/>
    <w:rsid w:val="008D6196"/>
    <w:rsid w:val="00921C46"/>
    <w:rsid w:val="0093063E"/>
    <w:rsid w:val="00930F86"/>
    <w:rsid w:val="009342A5"/>
    <w:rsid w:val="009A0B98"/>
    <w:rsid w:val="009B16E0"/>
    <w:rsid w:val="009E5187"/>
    <w:rsid w:val="009F3BE2"/>
    <w:rsid w:val="00A31EE0"/>
    <w:rsid w:val="00A46DE5"/>
    <w:rsid w:val="00A81857"/>
    <w:rsid w:val="00AA1078"/>
    <w:rsid w:val="00B43380"/>
    <w:rsid w:val="00B56568"/>
    <w:rsid w:val="00B6621B"/>
    <w:rsid w:val="00B90524"/>
    <w:rsid w:val="00B9415D"/>
    <w:rsid w:val="00BD2A08"/>
    <w:rsid w:val="00BE733A"/>
    <w:rsid w:val="00BF4953"/>
    <w:rsid w:val="00C12004"/>
    <w:rsid w:val="00C22472"/>
    <w:rsid w:val="00C24283"/>
    <w:rsid w:val="00C33B48"/>
    <w:rsid w:val="00C349B8"/>
    <w:rsid w:val="00C56FA5"/>
    <w:rsid w:val="00C63785"/>
    <w:rsid w:val="00C6708B"/>
    <w:rsid w:val="00C67F46"/>
    <w:rsid w:val="00C74E3F"/>
    <w:rsid w:val="00C75DAF"/>
    <w:rsid w:val="00CB0E7D"/>
    <w:rsid w:val="00CB16D7"/>
    <w:rsid w:val="00CC3087"/>
    <w:rsid w:val="00CD077E"/>
    <w:rsid w:val="00CF48D1"/>
    <w:rsid w:val="00D04C35"/>
    <w:rsid w:val="00D721B1"/>
    <w:rsid w:val="00DB3FB5"/>
    <w:rsid w:val="00DC0800"/>
    <w:rsid w:val="00DF6BFE"/>
    <w:rsid w:val="00E1102A"/>
    <w:rsid w:val="00E1552D"/>
    <w:rsid w:val="00E20DF5"/>
    <w:rsid w:val="00E45699"/>
    <w:rsid w:val="00E50EF9"/>
    <w:rsid w:val="00E63F37"/>
    <w:rsid w:val="00ED09B6"/>
    <w:rsid w:val="00EF1C06"/>
    <w:rsid w:val="00F40120"/>
    <w:rsid w:val="00F45D8A"/>
    <w:rsid w:val="00FB3EE0"/>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6BFFD9"/>
  <w15:chartTrackingRefBased/>
  <w15:docId w15:val="{350A3D18-7817-4D78-8BF5-89E0C10555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nl-NL"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Lijstalinea">
    <w:name w:val="List Paragraph"/>
    <w:basedOn w:val="Standaard"/>
    <w:uiPriority w:val="34"/>
    <w:qFormat/>
    <w:rsid w:val="0035171D"/>
    <w:pPr>
      <w:ind w:left="720"/>
      <w:contextualSpacing/>
    </w:pPr>
  </w:style>
  <w:style w:type="paragraph" w:styleId="Voetnoottekst">
    <w:name w:val="footnote text"/>
    <w:basedOn w:val="Standaard"/>
    <w:link w:val="VoetnoottekstChar"/>
    <w:uiPriority w:val="99"/>
    <w:semiHidden/>
    <w:unhideWhenUsed/>
    <w:rsid w:val="00471CC4"/>
    <w:pPr>
      <w:spacing w:after="0" w:line="240" w:lineRule="auto"/>
    </w:pPr>
    <w:rPr>
      <w:sz w:val="20"/>
      <w:szCs w:val="20"/>
    </w:rPr>
  </w:style>
  <w:style w:type="character" w:customStyle="1" w:styleId="VoetnoottekstChar">
    <w:name w:val="Voetnoottekst Char"/>
    <w:basedOn w:val="Standaardalinea-lettertype"/>
    <w:link w:val="Voetnoottekst"/>
    <w:uiPriority w:val="99"/>
    <w:semiHidden/>
    <w:rsid w:val="00471CC4"/>
    <w:rPr>
      <w:sz w:val="20"/>
      <w:szCs w:val="20"/>
    </w:rPr>
  </w:style>
  <w:style w:type="character" w:styleId="Voetnootmarkering">
    <w:name w:val="footnote reference"/>
    <w:basedOn w:val="Standaardalinea-lettertype"/>
    <w:uiPriority w:val="99"/>
    <w:semiHidden/>
    <w:unhideWhenUsed/>
    <w:rsid w:val="00471CC4"/>
    <w:rPr>
      <w:vertAlign w:val="superscript"/>
    </w:rPr>
  </w:style>
  <w:style w:type="paragraph" w:styleId="Koptekst">
    <w:name w:val="header"/>
    <w:basedOn w:val="Standaard"/>
    <w:link w:val="KoptekstChar"/>
    <w:uiPriority w:val="99"/>
    <w:unhideWhenUsed/>
    <w:rsid w:val="004B4693"/>
    <w:pPr>
      <w:tabs>
        <w:tab w:val="center" w:pos="4536"/>
        <w:tab w:val="right" w:pos="9072"/>
      </w:tabs>
      <w:spacing w:after="0" w:line="240" w:lineRule="auto"/>
    </w:pPr>
  </w:style>
  <w:style w:type="character" w:customStyle="1" w:styleId="KoptekstChar">
    <w:name w:val="Koptekst Char"/>
    <w:basedOn w:val="Standaardalinea-lettertype"/>
    <w:link w:val="Koptekst"/>
    <w:uiPriority w:val="99"/>
    <w:rsid w:val="004B4693"/>
  </w:style>
  <w:style w:type="paragraph" w:styleId="Voettekst">
    <w:name w:val="footer"/>
    <w:basedOn w:val="Standaard"/>
    <w:link w:val="VoettekstChar"/>
    <w:uiPriority w:val="99"/>
    <w:unhideWhenUsed/>
    <w:rsid w:val="004B4693"/>
    <w:pPr>
      <w:tabs>
        <w:tab w:val="center" w:pos="4536"/>
        <w:tab w:val="right" w:pos="9072"/>
      </w:tabs>
      <w:spacing w:after="0" w:line="240" w:lineRule="auto"/>
    </w:pPr>
  </w:style>
  <w:style w:type="character" w:customStyle="1" w:styleId="VoettekstChar">
    <w:name w:val="Voettekst Char"/>
    <w:basedOn w:val="Standaardalinea-lettertype"/>
    <w:link w:val="Voettekst"/>
    <w:uiPriority w:val="99"/>
    <w:rsid w:val="004B4693"/>
  </w:style>
  <w:style w:type="paragraph" w:styleId="Bibliografie">
    <w:name w:val="Bibliography"/>
    <w:basedOn w:val="Standaard"/>
    <w:next w:val="Standaard"/>
    <w:uiPriority w:val="37"/>
    <w:unhideWhenUsed/>
    <w:rsid w:val="00C349B8"/>
    <w:pPr>
      <w:spacing w:after="0" w:line="240" w:lineRule="auto"/>
      <w:ind w:left="720" w:hanging="720"/>
    </w:pPr>
  </w:style>
  <w:style w:type="paragraph" w:styleId="Revisie">
    <w:name w:val="Revision"/>
    <w:hidden/>
    <w:uiPriority w:val="99"/>
    <w:semiHidden/>
    <w:rsid w:val="009B16E0"/>
    <w:pPr>
      <w:spacing w:after="0" w:line="240" w:lineRule="auto"/>
    </w:pPr>
  </w:style>
  <w:style w:type="character" w:styleId="Verwijzingopmerking">
    <w:name w:val="annotation reference"/>
    <w:basedOn w:val="Standaardalinea-lettertype"/>
    <w:uiPriority w:val="99"/>
    <w:semiHidden/>
    <w:unhideWhenUsed/>
    <w:rsid w:val="00DC0800"/>
    <w:rPr>
      <w:sz w:val="16"/>
      <w:szCs w:val="16"/>
    </w:rPr>
  </w:style>
  <w:style w:type="paragraph" w:styleId="Tekstopmerking">
    <w:name w:val="annotation text"/>
    <w:basedOn w:val="Standaard"/>
    <w:link w:val="TekstopmerkingChar"/>
    <w:uiPriority w:val="99"/>
    <w:unhideWhenUsed/>
    <w:rsid w:val="00DC0800"/>
    <w:pPr>
      <w:spacing w:line="240" w:lineRule="auto"/>
    </w:pPr>
    <w:rPr>
      <w:sz w:val="20"/>
      <w:szCs w:val="20"/>
    </w:rPr>
  </w:style>
  <w:style w:type="character" w:customStyle="1" w:styleId="TekstopmerkingChar">
    <w:name w:val="Tekst opmerking Char"/>
    <w:basedOn w:val="Standaardalinea-lettertype"/>
    <w:link w:val="Tekstopmerking"/>
    <w:uiPriority w:val="99"/>
    <w:rsid w:val="00DC0800"/>
    <w:rPr>
      <w:sz w:val="20"/>
      <w:szCs w:val="20"/>
    </w:rPr>
  </w:style>
  <w:style w:type="paragraph" w:styleId="Onderwerpvanopmerking">
    <w:name w:val="annotation subject"/>
    <w:basedOn w:val="Tekstopmerking"/>
    <w:next w:val="Tekstopmerking"/>
    <w:link w:val="OnderwerpvanopmerkingChar"/>
    <w:uiPriority w:val="99"/>
    <w:semiHidden/>
    <w:unhideWhenUsed/>
    <w:rsid w:val="00DC0800"/>
    <w:rPr>
      <w:b/>
      <w:bCs/>
    </w:rPr>
  </w:style>
  <w:style w:type="character" w:customStyle="1" w:styleId="OnderwerpvanopmerkingChar">
    <w:name w:val="Onderwerp van opmerking Char"/>
    <w:basedOn w:val="TekstopmerkingChar"/>
    <w:link w:val="Onderwerpvanopmerking"/>
    <w:uiPriority w:val="99"/>
    <w:semiHidden/>
    <w:rsid w:val="00DC0800"/>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65279;<?xml version="1.0" encoding="utf-8"?><Relationships xmlns="http://schemas.openxmlformats.org/package/2006/relationships"><Relationship Type="http://schemas.openxmlformats.org/officeDocument/2006/relationships/webSettings" Target="webSettings.xml" Id="rId8" /><Relationship Type="http://schemas.openxmlformats.org/officeDocument/2006/relationships/theme" Target="theme/theme1.xml" Id="rId13" /><Relationship Type="http://schemas.openxmlformats.org/officeDocument/2006/relationships/settings" Target="settings.xml" Id="rId7" /><Relationship Type="http://schemas.openxmlformats.org/officeDocument/2006/relationships/fontTable" Target="fontTable.xml" Id="rId12" /><Relationship Type="http://schemas.openxmlformats.org/officeDocument/2006/relationships/styles" Target="styles.xml" Id="rId6" /><Relationship Type="http://schemas.openxmlformats.org/officeDocument/2006/relationships/footer" Target="footer1.xml" Id="rId11" /><Relationship Type="http://schemas.openxmlformats.org/officeDocument/2006/relationships/numbering" Target="numbering.xml" Id="rId5" /><Relationship Type="http://schemas.openxmlformats.org/officeDocument/2006/relationships/endnotes" Target="endnotes.xml" Id="rId10" /><Relationship Type="http://schemas.openxmlformats.org/officeDocument/2006/relationships/footnotes" Target="footnotes.xml" Id="rId9" /></Relationships>
</file>

<file path=word/theme/theme1.xml><?xml version="1.0" encoding="utf-8"?>
<a:theme xmlns:a="http://schemas.openxmlformats.org/drawingml/2006/main" name="Kantoorth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ap:Properties xmlns:vt="http://schemas.openxmlformats.org/officeDocument/2006/docPropsVTypes" xmlns:ap="http://schemas.openxmlformats.org/officeDocument/2006/extended-properties">
  <ap:Pages>3</ap:Pages>
  <ap:Words>1423</ap:Words>
  <ap:Characters>7829</ap:Characters>
  <ap:DocSecurity>0</ap:DocSecurity>
  <ap:Lines>65</ap:Lines>
  <ap:Paragraphs>18</ap:Paragraphs>
  <ap:ScaleCrop>false</ap:ScaleCrop>
  <ap:HeadingPairs>
    <vt:vector baseType="variant" size="2">
      <vt:variant>
        <vt:lpstr>Titel</vt:lpstr>
      </vt:variant>
      <vt:variant>
        <vt:i4>1</vt:i4>
      </vt:variant>
    </vt:vector>
  </ap:HeadingPairs>
  <ap:TitlesOfParts>
    <vt:vector baseType="lpstr" size="1">
      <vt:lpstr/>
    </vt:vector>
  </ap:TitlesOfParts>
  <ap:LinksUpToDate>false</ap:LinksUpToDate>
  <ap:CharactersWithSpaces>9234</ap:CharactersWithSpaces>
  <ap:SharedDoc>false</ap:SharedDoc>
</ap:Properties>
</file>

<file path=docProps/core.xml><?xml version="1.0" encoding="utf-8"?>
<coreProperties xmlns:dc="http://purl.org/dc/elements/1.1/" xmlns:dcterms="http://purl.org/dc/terms/" xmlns:xsi="http://www.w3.org/2001/XMLSchema-instance" xmlns="http://schemas.openxmlformats.org/package/2006/metadata/core-properties">
  <dc:title/>
  <dc:subject/>
  <dc:creator/>
  <keywords/>
  <dc:description>------------------------</dc:description>
  <lastModifiedBy/>
  <revision/>
  <dcterms:created xsi:type="dcterms:W3CDTF">2024-02-13T11:17:00.0000000Z</dcterms:created>
  <dcterms:modified xsi:type="dcterms:W3CDTF">2024-02-13T12:35:00.0000000Z</dcterms:modified>
  <version/>
  <category/>
</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d7sqPe8B"/&gt;&lt;style id="http://www.zotero.org/styles/american-political-science-association" locale="en-US" hasBibliography="1" bibliographyStyleHasBeenSet="0"/&gt;&lt;prefs&gt;&lt;pref name="fieldType" value=</vt:lpwstr>
  </property>
  <property fmtid="{D5CDD505-2E9C-101B-9397-08002B2CF9AE}" pid="3" name="ZOTERO_PREF_2">
    <vt:lpwstr>"Field"/&gt;&lt;pref name="automaticJournalAbbreviations" value="true"/&gt;&lt;/prefs&gt;&lt;/data&gt;</vt:lpwstr>
  </property>
  <property fmtid="{D5CDD505-2E9C-101B-9397-08002B2CF9AE}" pid="4" name="ContentTypeId">
    <vt:lpwstr>0x0101005620E30A39CC06468CAF1422BF03BD06</vt:lpwstr>
  </property>
</Properties>
</file>